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AA1EEC">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Real-time Scalable Video Stream Analysis with Object, Activity and Anomaly Detection.</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w:t>
      </w:r>
      <w:r>
        <w:t>can</w:t>
      </w:r>
      <w:r>
        <w:t xml:space="preserve"> provide an end-to-end video processing pipeline capable of accurate anomaly detection, in real-time, without complex hardware requirements. The framework will show how the adoption of distributed computing and machine learning enable real-time anomaly detections, without requiring specialized hardware.  My design approach is to allow extensibility at every opportunity, so the framework can </w:t>
      </w:r>
      <w:proofErr w:type="gramStart"/>
      <w:r>
        <w:t>be adapted</w:t>
      </w:r>
      <w:proofErr w:type="gramEnd"/>
      <w:r>
        <w:t xml:space="preserve">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C70559"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With CCTV’s deployment to businesses, homes, shops and high streets we have become one of the most watched nations in the world. Fueling the mass deployment of surveillance equipment is its capability to deter criminals coupled with </w:t>
      </w:r>
      <w:r>
        <w:t>recorded video evidence of any committed crime</w:t>
      </w:r>
      <w:r>
        <w:t xml:space="preserve">. This can be seen through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w:t>
      </w:r>
      <w:r>
        <w:t>in its current use case</w:t>
      </w:r>
      <w:r>
        <w:t xml:space="preserve"> an individual must manually watch all relevant footage, highlighting points of interest, which is extremely time consuming and inefficient. A more proactive approach to policing could evolve if the real-time detection of these points of interest within video-streams became available through automation. </w:t>
      </w:r>
    </w:p>
    <w:p w:rsidR="006F38A3" w:rsidRDefault="006F38A3" w:rsidP="006F38A3">
      <w:r>
        <w:t xml:space="preserve">This is the key problem with current CCTV; it does not provide real-time analysis or understanding of what is happening within the video stream. This means its adoption </w:t>
      </w:r>
      <w:r>
        <w:t xml:space="preserve">is currently </w:t>
      </w:r>
      <w:r>
        <w:t>in a post-event detection capacity, given a large time input from users</w:t>
      </w:r>
      <w:r w:rsidR="00E167A2">
        <w:t>, when it has the potential to provide real-time insights into events occurring within the video footage</w:t>
      </w:r>
      <w:r>
        <w:t xml:space="preserve">. </w:t>
      </w:r>
      <w:r>
        <w:t xml:space="preserve">With the development of Smart Cities, video stream analytics must be able to scale to huge volumes, with no current </w:t>
      </w:r>
      <w:r w:rsidR="00E167A2">
        <w:t>video processing frameworks</w:t>
      </w:r>
      <w:r>
        <w:t xml:space="preserve"> providing a solution to this problem</w:t>
      </w:r>
      <w:r w:rsidR="00E167A2">
        <w:t xml:space="preserve"> (Table 1</w:t>
      </w:r>
      <w:r>
        <w:t xml:space="preserve">). </w:t>
      </w:r>
    </w:p>
    <w:p w:rsidR="006F38A3" w:rsidRDefault="006F38A3" w:rsidP="006F38A3">
      <w:r>
        <w:t>To enable the demands of intelligent video stream analysis, the development of a base framework is necessary.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This would allow an easy transition to developing smart video stream analysis from existing CCTV systems.</w:t>
      </w:r>
    </w:p>
    <w:p w:rsidR="006F38A3" w:rsidRDefault="00E167A2" w:rsidP="00E167A2">
      <w:pPr>
        <w:pStyle w:val="Heading1"/>
        <w:numPr>
          <w:ilvl w:val="0"/>
          <w:numId w:val="12"/>
        </w:numPr>
      </w:pPr>
      <w:r>
        <w:lastRenderedPageBreak/>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stages within video processing. The exploration of theoretical requirements of generic video processing have </w:t>
      </w:r>
      <w:proofErr w:type="gramStart"/>
      <w:r w:rsidR="00F97463">
        <w:t>been documented</w:t>
      </w:r>
      <w:proofErr w:type="gramEnd"/>
      <w:r w:rsidR="00F97463">
        <w:t xml:space="preserve"> from industrial case settings (Figure 1),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w:t>
      </w:r>
      <w:r>
        <w:t xml:space="preserve">Adaptation of video processing within a general framework for automated visual surveillance system </w:t>
      </w:r>
      <w:r>
        <w:fldChar w:fldCharType="begin" w:fldLock="1"/>
      </w:r>
      <w:r w:rsidR="004A19C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fldChar w:fldCharType="separate"/>
      </w:r>
      <w:r w:rsidR="004A19CA" w:rsidRPr="004A19CA">
        <w:rPr>
          <w:noProof/>
        </w:rPr>
        <w:t>[3]</w:t>
      </w:r>
      <w:r>
        <w:fldChar w:fldCharType="end"/>
      </w:r>
      <w:r>
        <w:t>.</w:t>
      </w: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w:t>
      </w:r>
      <w:r w:rsidR="004A19CA">
        <w:t xml:space="preserve">being able to correctly interpret the combinations of pixels correctly to identify an object </w:t>
      </w:r>
      <w:r w:rsidR="004A19CA">
        <w:fldChar w:fldCharType="begin" w:fldLock="1"/>
      </w:r>
      <w:r w:rsidR="004A19C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4]", "plainTextFormattedCitation" : "[4]", "previouslyFormattedCitation" : "[4]" }, "properties" : {  }, "schema" : "https://github.com/citation-style-language/schema/raw/master/csl-citation.json" }</w:instrText>
      </w:r>
      <w:r w:rsidR="004A19CA">
        <w:fldChar w:fldCharType="separate"/>
      </w:r>
      <w:r w:rsidR="004A19CA" w:rsidRPr="004A19CA">
        <w:rPr>
          <w:noProof/>
        </w:rPr>
        <w:t>[4]</w:t>
      </w:r>
      <w:r w:rsidR="004A19CA">
        <w:fldChar w:fldCharType="end"/>
      </w:r>
      <w:r w:rsidR="004A19CA">
        <w:t xml:space="preserve">. In more recent years, with the improvement of Graphics Processing Units (GPU) hardware, advanced detection </w:t>
      </w:r>
      <w:r w:rsidR="004A19CA">
        <w:lastRenderedPageBreak/>
        <w:t xml:space="preserve">techniques have been created upon Deep Learning models </w:t>
      </w:r>
      <w:r w:rsidR="004A19CA">
        <w:fldChar w:fldCharType="begin" w:fldLock="1"/>
      </w:r>
      <w:r w:rsidR="004A4FB3">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5]", "plainTextFormattedCitation" : "[5]", "previouslyFormattedCitation" : "[5]" }, "properties" : {  }, "schema" : "https://github.com/citation-style-language/schema/raw/master/csl-citation.json" }</w:instrText>
      </w:r>
      <w:r w:rsidR="004A19CA">
        <w:fldChar w:fldCharType="separate"/>
      </w:r>
      <w:r w:rsidR="004A19CA" w:rsidRPr="004A19CA">
        <w:rPr>
          <w:noProof/>
        </w:rPr>
        <w:t>[5]</w:t>
      </w:r>
      <w:r w:rsidR="004A19CA">
        <w:fldChar w:fldCharType="end"/>
      </w:r>
      <w:r w:rsidR="00AC4628">
        <w:t>. Utilizing the foundation of accurate object detection, objects</w:t>
      </w:r>
      <w:r w:rsidR="008E11FF">
        <w:t xml:space="preserve"> </w:t>
      </w:r>
      <w:proofErr w:type="gramStart"/>
      <w:r w:rsidR="008E11FF">
        <w:t>are given</w:t>
      </w:r>
      <w:proofErr w:type="gramEnd"/>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1B3E07">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6]", "plainTextFormattedCitation" : "[6]", "previouslyFormattedCitation" : "[6]" }, "properties" : {  }, "schema" : "https://github.com/citation-style-language/schema/raw/master/csl-citation.json" }</w:instrText>
      </w:r>
      <w:r w:rsidR="004A4FB3">
        <w:fldChar w:fldCharType="separate"/>
      </w:r>
      <w:r w:rsidR="004A4FB3" w:rsidRPr="004A4FB3">
        <w:rPr>
          <w:noProof/>
        </w:rPr>
        <w:t>[6]</w:t>
      </w:r>
      <w:r w:rsidR="004A4FB3">
        <w:fldChar w:fldCharType="end"/>
      </w:r>
      <w:r w:rsidR="001B3E07">
        <w:t>,</w:t>
      </w:r>
      <w:r w:rsidR="004A4FB3">
        <w:t xml:space="preserve"> </w:t>
      </w:r>
      <w:r w:rsidR="004A4FB3">
        <w:fldChar w:fldCharType="begin" w:fldLock="1"/>
      </w:r>
      <w:r w:rsidR="001B3E07">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7]", "plainTextFormattedCitation" : "[7]", "previouslyFormattedCitation" : "[7]" }, "properties" : {  }, "schema" : "https://github.com/citation-style-language/schema/raw/master/csl-citation.json" }</w:instrText>
      </w:r>
      <w:r w:rsidR="004A4FB3">
        <w:fldChar w:fldCharType="separate"/>
      </w:r>
      <w:r w:rsidR="004A4FB3" w:rsidRPr="004A4FB3">
        <w:rPr>
          <w:noProof/>
        </w:rPr>
        <w:t>[7]</w:t>
      </w:r>
      <w:r w:rsidR="004A4FB3">
        <w:fldChar w:fldCharType="end"/>
      </w:r>
      <w:r w:rsidR="001B3E07">
        <w:t>,</w:t>
      </w:r>
      <w:r w:rsidR="004A4FB3">
        <w:t xml:space="preserve"> </w:t>
      </w:r>
      <w:r w:rsidR="004A4FB3">
        <w:fldChar w:fldCharType="begin" w:fldLock="1"/>
      </w:r>
      <w:r w:rsidR="001B3E07">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8]", "plainTextFormattedCitation" : "[8]", "previouslyFormattedCitation" : "[8]" }, "properties" : {  }, "schema" : "https://github.com/citation-style-language/schema/raw/master/csl-citation.json" }</w:instrText>
      </w:r>
      <w:r w:rsidR="004A4FB3">
        <w:fldChar w:fldCharType="separate"/>
      </w:r>
      <w:r w:rsidR="004A4FB3" w:rsidRPr="004A4FB3">
        <w:rPr>
          <w:noProof/>
        </w:rPr>
        <w:t>[8]</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anomaly detection. Active work within this field is varied, with successful modelling of behaviors being </w:t>
      </w:r>
      <w:r w:rsidR="001B3E07">
        <w:t xml:space="preserve">produced using Markov Models </w:t>
      </w:r>
      <w:r w:rsidR="001B3E07">
        <w:fldChar w:fldCharType="begin" w:fldLock="1"/>
      </w:r>
      <w:r w:rsidR="00557BC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9], [10]", "plainTextFormattedCitation" : "[9], [10]", "previouslyFormattedCitation" : "[9], [10]" }, "properties" : {  }, "schema" : "https://github.com/citation-style-language/schema/raw/master/csl-citation.json" }</w:instrText>
      </w:r>
      <w:r w:rsidR="001B3E07">
        <w:fldChar w:fldCharType="separate"/>
      </w:r>
      <w:r w:rsidR="001B3E07" w:rsidRPr="001B3E07">
        <w:rPr>
          <w:noProof/>
        </w:rPr>
        <w:t>[9], [10]</w:t>
      </w:r>
      <w:r w:rsidR="001B3E07">
        <w:fldChar w:fldCharType="end"/>
      </w:r>
      <w:r w:rsidR="00557BC5">
        <w:t xml:space="preserve">, along with the more computationally intense techniques architected with Neural Networks </w:t>
      </w:r>
      <w:r w:rsidR="00557BC5">
        <w:fldChar w:fldCharType="begin" w:fldLock="1"/>
      </w:r>
      <w:r w:rsidR="008E11F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rsidR="00557BC5">
        <w:fldChar w:fldCharType="separate"/>
      </w:r>
      <w:r w:rsidR="00557BC5" w:rsidRPr="00557BC5">
        <w:rPr>
          <w:noProof/>
        </w:rPr>
        <w:t>[3]</w:t>
      </w:r>
      <w:r w:rsidR="00557BC5">
        <w:fldChar w:fldCharType="end"/>
      </w:r>
      <w:r w:rsidR="00557BC5">
        <w:t>. The</w:t>
      </w:r>
      <w:r w:rsidR="00557BC5">
        <w:t xml:space="preserve"> understanding of activities within a video stream provides a deep insight into what is transpiring</w:t>
      </w:r>
      <w:r w:rsidR="00557BC5">
        <w:t xml:space="preserve">, allowing the modelling of the video context through time. </w:t>
      </w:r>
    </w:p>
    <w:p w:rsidR="00557BC5" w:rsidRDefault="00557BC5" w:rsidP="00F97463">
      <w:r w:rsidRPr="00557BC5">
        <w:rPr>
          <w:rStyle w:val="Heading3Char"/>
        </w:rPr>
        <w:t>Anomaly Detection</w:t>
      </w:r>
      <w:r>
        <w:t xml:space="preserve"> builds upon activity analysis, giving a method for identifying unusual data points within the context of the video stream.</w:t>
      </w:r>
      <w:r w:rsidR="0042593F">
        <w:t xml:space="preserve"> Work in this field focuses on building </w:t>
      </w:r>
      <w:r w:rsidR="008E11FF">
        <w:t xml:space="preserve">a model to represent the current state of the data, and then compares new data points to the model and calculate how far the point deviates from the existing data set. Multiple models are able to provide this, frequently built around clustering techniques </w:t>
      </w:r>
      <w:r w:rsidR="008E11FF">
        <w:fldChar w:fldCharType="begin" w:fldLock="1"/>
      </w:r>
      <w:r w:rsidR="008E11F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1]", "plainTextFormattedCitation" : "[11]", "previouslyFormattedCitation" : "[11]" }, "properties" : {  }, "schema" : "https://github.com/citation-style-language/schema/raw/master/csl-citation.json" }</w:instrText>
      </w:r>
      <w:r w:rsidR="008E11FF">
        <w:fldChar w:fldCharType="separate"/>
      </w:r>
      <w:r w:rsidR="008E11FF" w:rsidRPr="008E11FF">
        <w:rPr>
          <w:noProof/>
        </w:rPr>
        <w:t>[11]</w:t>
      </w:r>
      <w:r w:rsidR="008E11FF">
        <w:fldChar w:fldCharType="end"/>
      </w:r>
      <w:r w:rsidR="008E11FF">
        <w:t xml:space="preserve">. With the wide adoption of Neural Networks, many methods have emerged built around this core architecture that can provide high accuracy detections, at the cost of requiring high performance hardware </w:t>
      </w:r>
      <w:r w:rsidR="008E11FF">
        <w:fldChar w:fldCharType="begin" w:fldLock="1"/>
      </w:r>
      <w:r w:rsidR="008E11FF">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2]", "plainTextFormattedCitation" : "[12]", "previouslyFormattedCitation" : "[12]" }, "properties" : {  }, "schema" : "https://github.com/citation-style-language/schema/raw/master/csl-citation.json" }</w:instrText>
      </w:r>
      <w:r w:rsidR="008E11FF">
        <w:fldChar w:fldCharType="separate"/>
      </w:r>
      <w:r w:rsidR="008E11FF" w:rsidRPr="008E11FF">
        <w:rPr>
          <w:noProof/>
        </w:rPr>
        <w:t>[12]</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 </w:t>
      </w:r>
      <w:proofErr w:type="gramStart"/>
      <w:r>
        <w:t>are often only designed</w:t>
      </w:r>
      <w:proofErr w:type="gramEnd"/>
      <w:r>
        <w:t xml:space="preserve"> for a single use case, or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75BDB">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3]", "plainTextFormattedCitation" : "[13]", "previouslyFormattedCitation" : "[13]" }, "properties" : {  }, "schema" : "https://github.com/citation-style-language/schema/raw/master/csl-citation.json" }</w:instrText>
            </w:r>
            <w:r>
              <w:fldChar w:fldCharType="separate"/>
            </w:r>
            <w:r w:rsidRPr="008E11FF">
              <w:rPr>
                <w:noProof/>
              </w:rPr>
              <w:t>[13]</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75BD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 this, the product is developer 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proofErr w:type="spellStart"/>
            <w:r>
              <w:t>DiVA</w:t>
            </w:r>
            <w:proofErr w:type="spellEnd"/>
            <w:r>
              <w:t xml:space="preserve"> </w:t>
            </w:r>
            <w:r>
              <w:fldChar w:fldCharType="begin" w:fldLock="1"/>
            </w:r>
            <w:r w:rsidR="00F75BD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p>
        </w:tc>
        <w:tc>
          <w:tcPr>
            <w:tcW w:w="2337" w:type="dxa"/>
          </w:tcPr>
          <w:p w:rsidR="008E11FF" w:rsidRDefault="008E11FF" w:rsidP="00715581">
            <w:r>
              <w:t xml:space="preserve">Gives a distributed video processing framework that uses a database as a message source 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w:t>
            </w:r>
            <w:proofErr w:type="gramStart"/>
            <w:r>
              <w:t>is provided</w:t>
            </w:r>
            <w:proofErr w:type="gramEnd"/>
            <w:r>
              <w:t xml:space="preserve">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8E11FF" w:rsidRDefault="00412F4C" w:rsidP="00412F4C">
      <w:pPr>
        <w:pStyle w:val="Heading1"/>
        <w:numPr>
          <w:ilvl w:val="0"/>
          <w:numId w:val="12"/>
        </w:numPr>
      </w:pPr>
      <w:r>
        <w:t xml:space="preserve">Architecture </w:t>
      </w:r>
    </w:p>
    <w:p w:rsidR="00F75BDB" w:rsidRDefault="00001D41" w:rsidP="00696724">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w:t>
      </w:r>
      <w:r w:rsidR="00F97574">
        <w:lastRenderedPageBreak/>
        <w:t xml:space="preserve">video input. This enables decisions to </w:t>
      </w:r>
      <w:proofErr w:type="gramStart"/>
      <w:r w:rsidR="00F97574">
        <w:t>be made</w:t>
      </w:r>
      <w:proofErr w:type="gramEnd"/>
      <w:r w:rsidR="00F97574">
        <w:t xml:space="preserve"> as video footage is processed</w:t>
      </w:r>
      <w:r w:rsidR="00696724">
        <w:t>, while still supporting traditional batch processing applications.</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ocessing framework architecture.</w:t>
      </w:r>
    </w:p>
    <w:p w:rsidR="00F75BDB" w:rsidRDefault="00F75BDB" w:rsidP="00F75BDB"/>
    <w:p w:rsidR="00F97574" w:rsidRDefault="00F75BDB" w:rsidP="00F75BDB">
      <w:r>
        <w:t xml:space="preserve">The framework </w:t>
      </w:r>
      <w:r w:rsidR="00F97574">
        <w:t>implements</w:t>
      </w:r>
      <w:r>
        <w:t xml:space="preserve"> Edge Computing </w:t>
      </w:r>
      <w:r>
        <w:fldChar w:fldCharType="begin" w:fldLock="1"/>
      </w:r>
      <w:r w:rsidR="00F97574">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16]", "plainTextFormattedCitation" : "[16]", "previouslyFormattedCitation" : "[16]" }, "properties" : {  }, "schema" : "https://github.com/citation-style-language/schema/raw/master/csl-citation.json" }</w:instrText>
      </w:r>
      <w:r>
        <w:fldChar w:fldCharType="separate"/>
      </w:r>
      <w:r w:rsidRPr="00F75BDB">
        <w:rPr>
          <w:noProof/>
        </w:rPr>
        <w:t>[16]</w:t>
      </w:r>
      <w:r>
        <w:fldChar w:fldCharType="end"/>
      </w:r>
      <w:r>
        <w:t xml:space="preserve">, in order to reduce latency when processing </w:t>
      </w:r>
      <w:r w:rsidR="00696724">
        <w:t>each video feed</w:t>
      </w:r>
      <w:r>
        <w:t xml:space="preserve">, adopted in the pre-processing phase. </w:t>
      </w:r>
      <w:r w:rsidR="00F97574">
        <w:t xml:space="preserve">This is due to pre-processing working on the raw video footage, which can become more computationally expensive as the processing gets further from the data </w:t>
      </w:r>
      <w:r w:rsidR="00696724">
        <w:t>source.</w:t>
      </w:r>
    </w:p>
    <w:p w:rsidR="00F97574" w:rsidRDefault="00F75BDB" w:rsidP="00F75BDB">
      <w:r>
        <w:t xml:space="preserve">The sub systems of the framework communicate through a distributed messaging system, </w:t>
      </w:r>
      <w:r w:rsidR="00F97574">
        <w:t xml:space="preserve">decoupling </w:t>
      </w:r>
      <w:r>
        <w:t>systems and maintain</w:t>
      </w:r>
      <w:r w:rsidR="00F97574">
        <w:t>ing</w:t>
      </w:r>
      <w:r>
        <w:t xml:space="preserve"> a flexible and extensible application</w:t>
      </w:r>
      <w:r w:rsidR="00F97574">
        <w:t>.</w:t>
      </w:r>
      <w:r>
        <w:t xml:space="preserve"> Further to this, the decoupled nature of </w:t>
      </w:r>
      <w:r w:rsidR="00F97574">
        <w:t xml:space="preserve">the </w:t>
      </w:r>
      <w:r>
        <w:t xml:space="preserve">sub systems means they can </w:t>
      </w:r>
      <w:proofErr w:type="gramStart"/>
      <w:r>
        <w:t>be deployed</w:t>
      </w:r>
      <w:proofErr w:type="gramEnd"/>
      <w:r>
        <w:t xml:space="preserve"> independently, allowing the 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p>
    <w:p w:rsidR="00696724" w:rsidRDefault="00F97574" w:rsidP="00696724">
      <w:r>
        <w:lastRenderedPageBreak/>
        <w:t xml:space="preserve">The framework </w:t>
      </w:r>
      <w:proofErr w:type="gramStart"/>
      <w:r>
        <w:t>is intended</w:t>
      </w:r>
      <w:proofErr w:type="gramEnd"/>
      <w:r>
        <w:t xml:space="preserve"> to be deployed to a Cloud environment,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17]", "plainTextFormattedCitation" : "[17]", "previouslyFormattedCitation" : "(Armbrust &lt;i&gt;et al.&lt;/i&gt;, 2009)" }, "properties" : {  }, "schema" : "https://github.com/citation-style-language/schema/raw/master/csl-citation.json" }</w:instrText>
      </w:r>
      <w:r>
        <w:fldChar w:fldCharType="separate"/>
      </w:r>
      <w:r w:rsidRPr="00F97574">
        <w:rPr>
          <w:noProof/>
        </w:rPr>
        <w:t>[17]</w:t>
      </w:r>
      <w:r>
        <w:fldChar w:fldCharType="end"/>
      </w:r>
      <w:r>
        <w:t xml:space="preserve">. </w:t>
      </w:r>
      <w:r w:rsidR="00696724">
        <w:t xml:space="preserve">Once deployed, the framework makes use of distributed technologies to manage throughput and latency during processing. </w:t>
      </w:r>
    </w:p>
    <w:p w:rsidR="00412F4C" w:rsidRDefault="00412F4C" w:rsidP="00412F4C">
      <w:pPr>
        <w:pStyle w:val="Heading1"/>
        <w:numPr>
          <w:ilvl w:val="0"/>
          <w:numId w:val="12"/>
        </w:numPr>
      </w:pPr>
      <w:r>
        <w:t>Implementation</w:t>
      </w:r>
    </w:p>
    <w:p w:rsidR="00412F4C" w:rsidRDefault="00696724" w:rsidP="00412F4C">
      <w:r>
        <w:t>The frameworks implementation uses…</w:t>
      </w:r>
      <w:bookmarkStart w:id="3" w:name="_GoBack"/>
      <w:bookmarkEnd w:id="3"/>
    </w:p>
    <w:p w:rsidR="00696724" w:rsidRDefault="00696724" w:rsidP="00696724">
      <w:pPr>
        <w:jc w:val="center"/>
      </w:pPr>
      <w:r>
        <w:rPr>
          <w:noProof/>
          <w:lang w:eastAsia="en-GB"/>
        </w:rPr>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essing framework implementation.</w:t>
      </w:r>
    </w:p>
    <w:p w:rsidR="00412F4C" w:rsidRDefault="00412F4C" w:rsidP="00412F4C">
      <w:pPr>
        <w:pStyle w:val="Heading1"/>
        <w:numPr>
          <w:ilvl w:val="0"/>
          <w:numId w:val="12"/>
        </w:numPr>
      </w:pPr>
      <w:r>
        <w:t>Use Case Evaluation</w:t>
      </w:r>
    </w:p>
    <w:p w:rsidR="00412F4C" w:rsidRDefault="00412F4C" w:rsidP="00412F4C">
      <w:r>
        <w:t>//give the use case evaluation</w:t>
      </w:r>
    </w:p>
    <w:p w:rsidR="00412F4C" w:rsidRDefault="00412F4C" w:rsidP="00412F4C">
      <w:pPr>
        <w:pStyle w:val="Heading1"/>
        <w:numPr>
          <w:ilvl w:val="0"/>
          <w:numId w:val="12"/>
        </w:numPr>
      </w:pPr>
      <w:r>
        <w:lastRenderedPageBreak/>
        <w:t>Conclusions</w:t>
      </w:r>
    </w:p>
    <w:p w:rsidR="00412F4C" w:rsidRPr="00412F4C" w:rsidRDefault="00412F4C" w:rsidP="00412F4C"/>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F97574" w:rsidRPr="00F97574" w:rsidRDefault="006F38A3" w:rsidP="00F97574">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F97574" w:rsidRPr="00F97574">
            <w:rPr>
              <w:rFonts w:ascii="Times New Roman" w:hAnsi="Times New Roman" w:cs="Times New Roman"/>
              <w:noProof/>
            </w:rPr>
            <w:t>[1]</w:t>
          </w:r>
          <w:r w:rsidR="00F97574" w:rsidRPr="00F97574">
            <w:rPr>
              <w:rFonts w:ascii="Times New Roman" w:hAnsi="Times New Roman" w:cs="Times New Roman"/>
              <w:noProof/>
            </w:rPr>
            <w:tab/>
            <w:t xml:space="preserve">C. Norris and M. McCahill, “CCTV: Beyond penal modernism?,” </w:t>
          </w:r>
          <w:r w:rsidR="00F97574" w:rsidRPr="00F97574">
            <w:rPr>
              <w:rFonts w:ascii="Times New Roman" w:hAnsi="Times New Roman" w:cs="Times New Roman"/>
              <w:i/>
              <w:iCs/>
              <w:noProof/>
            </w:rPr>
            <w:t>Br. J. Criminol.</w:t>
          </w:r>
          <w:r w:rsidR="00F97574" w:rsidRPr="00F97574">
            <w:rPr>
              <w:rFonts w:ascii="Times New Roman" w:hAnsi="Times New Roman" w:cs="Times New Roman"/>
              <w:noProof/>
            </w:rPr>
            <w:t>, vol. 46, no. 1, pp. 97–118, 2006.</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2]</w:t>
          </w:r>
          <w:r w:rsidRPr="00F97574">
            <w:rPr>
              <w:rFonts w:ascii="Times New Roman" w:hAnsi="Times New Roman" w:cs="Times New Roman"/>
              <w:noProof/>
            </w:rPr>
            <w:tab/>
            <w:t>S. Yard, “CCTV in Homicide Investigations,” 2010. [Online]. Available: https://goo.gl/oS5Tgn. [Accessed: 15-Nov-2017].</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3]</w:t>
          </w:r>
          <w:r w:rsidRPr="00F97574">
            <w:rPr>
              <w:rFonts w:ascii="Times New Roman" w:hAnsi="Times New Roman" w:cs="Times New Roman"/>
              <w:noProof/>
            </w:rPr>
            <w:tab/>
            <w:t xml:space="preserve">T. Ko, “A survey on behavior analysis in video surveillance for homeland security applications,” </w:t>
          </w:r>
          <w:r w:rsidRPr="00F97574">
            <w:rPr>
              <w:rFonts w:ascii="Times New Roman" w:hAnsi="Times New Roman" w:cs="Times New Roman"/>
              <w:i/>
              <w:iCs/>
              <w:noProof/>
            </w:rPr>
            <w:t>Appl. Imag. Pattern Recognit. Work. 2008. AIPR ’08. 37th IEEE</w:t>
          </w:r>
          <w:r w:rsidRPr="00F97574">
            <w:rPr>
              <w:rFonts w:ascii="Times New Roman" w:hAnsi="Times New Roman" w:cs="Times New Roman"/>
              <w:noProof/>
            </w:rPr>
            <w:t>, pp. 1–8, 2008.</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4]</w:t>
          </w:r>
          <w:r w:rsidRPr="00F97574">
            <w:rPr>
              <w:rFonts w:ascii="Times New Roman" w:hAnsi="Times New Roman" w:cs="Times New Roman"/>
              <w:noProof/>
            </w:rPr>
            <w:tab/>
            <w:t xml:space="preserve">P. Viola and M. Jones, “Robust real-time object detection,” </w:t>
          </w:r>
          <w:r w:rsidRPr="00F97574">
            <w:rPr>
              <w:rFonts w:ascii="Times New Roman" w:hAnsi="Times New Roman" w:cs="Times New Roman"/>
              <w:i/>
              <w:iCs/>
              <w:noProof/>
            </w:rPr>
            <w:t>Int. J. Comput. Vis.</w:t>
          </w:r>
          <w:r w:rsidRPr="00F97574">
            <w:rPr>
              <w:rFonts w:ascii="Times New Roman" w:hAnsi="Times New Roman" w:cs="Times New Roman"/>
              <w:noProof/>
            </w:rPr>
            <w:t>, vol. 57, no. 2, pp. 137–154, 2001.</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5]</w:t>
          </w:r>
          <w:r w:rsidRPr="00F97574">
            <w:rPr>
              <w:rFonts w:ascii="Times New Roman" w:hAnsi="Times New Roman" w:cs="Times New Roman"/>
              <w:noProof/>
            </w:rPr>
            <w:tab/>
            <w:t xml:space="preserve">Y. Lecun, Y. Bengio, and G. Hinton, “Deep learning,” </w:t>
          </w:r>
          <w:r w:rsidRPr="00F97574">
            <w:rPr>
              <w:rFonts w:ascii="Times New Roman" w:hAnsi="Times New Roman" w:cs="Times New Roman"/>
              <w:i/>
              <w:iCs/>
              <w:noProof/>
            </w:rPr>
            <w:t>Nature</w:t>
          </w:r>
          <w:r w:rsidRPr="00F97574">
            <w:rPr>
              <w:rFonts w:ascii="Times New Roman" w:hAnsi="Times New Roman" w:cs="Times New Roman"/>
              <w:noProof/>
            </w:rPr>
            <w:t>, vol. 521, no. 7553. pp. 436–444, 2015.</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6]</w:t>
          </w:r>
          <w:r w:rsidRPr="00F97574">
            <w:rPr>
              <w:rFonts w:ascii="Times New Roman" w:hAnsi="Times New Roman" w:cs="Times New Roman"/>
              <w:noProof/>
            </w:rPr>
            <w:tab/>
            <w:t xml:space="preserve">B. Baben and S. Belongie, “Visual tracking with online Multiple Instance Learning,” </w:t>
          </w:r>
          <w:r w:rsidRPr="00F97574">
            <w:rPr>
              <w:rFonts w:ascii="Times New Roman" w:hAnsi="Times New Roman" w:cs="Times New Roman"/>
              <w:i/>
              <w:iCs/>
              <w:noProof/>
            </w:rPr>
            <w:t>2009 IEEE Conf. Comput. Vis. Pattern Recognit.</w:t>
          </w:r>
          <w:r w:rsidRPr="00F97574">
            <w:rPr>
              <w:rFonts w:ascii="Times New Roman" w:hAnsi="Times New Roman" w:cs="Times New Roman"/>
              <w:noProof/>
            </w:rPr>
            <w:t>, pp. 983–990, 2009.</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7]</w:t>
          </w:r>
          <w:r w:rsidRPr="00F97574">
            <w:rPr>
              <w:rFonts w:ascii="Times New Roman" w:hAnsi="Times New Roman" w:cs="Times New Roman"/>
              <w:noProof/>
            </w:rPr>
            <w:tab/>
            <w:t xml:space="preserve">Z. Kalal, K. Mikolajczyk, and J. Matas, “Forward-backward error: Automatic detection of tracking failures,” in </w:t>
          </w:r>
          <w:r w:rsidRPr="00F97574">
            <w:rPr>
              <w:rFonts w:ascii="Times New Roman" w:hAnsi="Times New Roman" w:cs="Times New Roman"/>
              <w:i/>
              <w:iCs/>
              <w:noProof/>
            </w:rPr>
            <w:t>Proceedings - International Conference on Pattern Recognition</w:t>
          </w:r>
          <w:r w:rsidRPr="00F97574">
            <w:rPr>
              <w:rFonts w:ascii="Times New Roman" w:hAnsi="Times New Roman" w:cs="Times New Roman"/>
              <w:noProof/>
            </w:rPr>
            <w:t>, 2010, pp. 2756–2759.</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8]</w:t>
          </w:r>
          <w:r w:rsidRPr="00F97574">
            <w:rPr>
              <w:rFonts w:ascii="Times New Roman" w:hAnsi="Times New Roman" w:cs="Times New Roman"/>
              <w:noProof/>
            </w:rPr>
            <w:tab/>
            <w:t xml:space="preserve">Z. Kalal, K. Mikolajczyk, and J. Matas, “Tracking-learning-detection,” </w:t>
          </w:r>
          <w:r w:rsidRPr="00F97574">
            <w:rPr>
              <w:rFonts w:ascii="Times New Roman" w:hAnsi="Times New Roman" w:cs="Times New Roman"/>
              <w:i/>
              <w:iCs/>
              <w:noProof/>
            </w:rPr>
            <w:t>IEEE Trans. Pattern Anal. Mach. Intell.</w:t>
          </w:r>
          <w:r w:rsidRPr="00F97574">
            <w:rPr>
              <w:rFonts w:ascii="Times New Roman" w:hAnsi="Times New Roman" w:cs="Times New Roman"/>
              <w:noProof/>
            </w:rPr>
            <w:t>, vol. 34, no. 7, pp. 1409–1422, 2012.</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9]</w:t>
          </w:r>
          <w:r w:rsidRPr="00F97574">
            <w:rPr>
              <w:rFonts w:ascii="Times New Roman" w:hAnsi="Times New Roman" w:cs="Times New Roman"/>
              <w:noProof/>
            </w:rPr>
            <w:tab/>
            <w:t xml:space="preserve">J. Kröckel and F. Bodendorf, “Intelligent Processing of Video Streams for Visual Customer Behavior Analysis,” </w:t>
          </w:r>
          <w:r w:rsidRPr="00F97574">
            <w:rPr>
              <w:rFonts w:ascii="Times New Roman" w:hAnsi="Times New Roman" w:cs="Times New Roman"/>
              <w:i/>
              <w:iCs/>
              <w:noProof/>
            </w:rPr>
            <w:t>ICONS 2012, Seventh Int. Conf. Syst.</w:t>
          </w:r>
          <w:r w:rsidRPr="00F97574">
            <w:rPr>
              <w:rFonts w:ascii="Times New Roman" w:hAnsi="Times New Roman" w:cs="Times New Roman"/>
              <w:noProof/>
            </w:rPr>
            <w:t>, no. c, pp. 163–168, 2012.</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0]</w:t>
          </w:r>
          <w:r w:rsidRPr="00F97574">
            <w:rPr>
              <w:rFonts w:ascii="Times New Roman" w:hAnsi="Times New Roman" w:cs="Times New Roman"/>
              <w:noProof/>
            </w:rPr>
            <w:tab/>
            <w:t xml:space="preserve">T. T. Z. T. T. Zin, P. T. P. Tin, T. Toriu, and H. Hama, “A Markov Random Walk Model for </w:t>
          </w:r>
          <w:r w:rsidRPr="00F97574">
            <w:rPr>
              <w:rFonts w:ascii="Times New Roman" w:hAnsi="Times New Roman" w:cs="Times New Roman"/>
              <w:noProof/>
            </w:rPr>
            <w:lastRenderedPageBreak/>
            <w:t xml:space="preserve">Loitering People Detection,” </w:t>
          </w:r>
          <w:r w:rsidRPr="00F97574">
            <w:rPr>
              <w:rFonts w:ascii="Times New Roman" w:hAnsi="Times New Roman" w:cs="Times New Roman"/>
              <w:i/>
              <w:iCs/>
              <w:noProof/>
            </w:rPr>
            <w:t>Intell. Inf. Hiding Multimed. Signal Process. (IIH-MSP), 2010 Sixth Int. Conf.</w:t>
          </w:r>
          <w:r w:rsidRPr="00F97574">
            <w:rPr>
              <w:rFonts w:ascii="Times New Roman" w:hAnsi="Times New Roman" w:cs="Times New Roman"/>
              <w:noProof/>
            </w:rPr>
            <w:t>, 2010.</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1]</w:t>
          </w:r>
          <w:r w:rsidRPr="00F97574">
            <w:rPr>
              <w:rFonts w:ascii="Times New Roman" w:hAnsi="Times New Roman" w:cs="Times New Roman"/>
              <w:noProof/>
            </w:rPr>
            <w:tab/>
            <w:t xml:space="preserve">M. Goldstein and S. Uchida, “A comparative evaluation of unsupervised anomaly detection algorithms for multivariate data,” </w:t>
          </w:r>
          <w:r w:rsidRPr="00F97574">
            <w:rPr>
              <w:rFonts w:ascii="Times New Roman" w:hAnsi="Times New Roman" w:cs="Times New Roman"/>
              <w:i/>
              <w:iCs/>
              <w:noProof/>
            </w:rPr>
            <w:t>PLoS One</w:t>
          </w:r>
          <w:r w:rsidRPr="00F97574">
            <w:rPr>
              <w:rFonts w:ascii="Times New Roman" w:hAnsi="Times New Roman" w:cs="Times New Roman"/>
              <w:noProof/>
            </w:rPr>
            <w:t>, vol. 11, no. 4, 2016.</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2]</w:t>
          </w:r>
          <w:r w:rsidRPr="00F97574">
            <w:rPr>
              <w:rFonts w:ascii="Times New Roman" w:hAnsi="Times New Roman" w:cs="Times New Roman"/>
              <w:noProof/>
            </w:rPr>
            <w:tab/>
            <w:t xml:space="preserve">M. Längkvist, L. Karlsson, and A. Loutfi, “A review of unsupervised feature learning and deep learning for time-series modeling,” </w:t>
          </w:r>
          <w:r w:rsidRPr="00F97574">
            <w:rPr>
              <w:rFonts w:ascii="Times New Roman" w:hAnsi="Times New Roman" w:cs="Times New Roman"/>
              <w:i/>
              <w:iCs/>
              <w:noProof/>
            </w:rPr>
            <w:t>Pattern Recognit. Lett.</w:t>
          </w:r>
          <w:r w:rsidRPr="00F97574">
            <w:rPr>
              <w:rFonts w:ascii="Times New Roman" w:hAnsi="Times New Roman" w:cs="Times New Roman"/>
              <w:noProof/>
            </w:rPr>
            <w:t>, vol. 42, no. 1, pp. 11–24, 2014.</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3]</w:t>
          </w:r>
          <w:r w:rsidRPr="00F97574">
            <w:rPr>
              <w:rFonts w:ascii="Times New Roman" w:hAnsi="Times New Roman" w:cs="Times New Roman"/>
              <w:noProof/>
            </w:rPr>
            <w:tab/>
            <w:t>Nest, “No Title,” 2017. [Online]. Available: https://nest.com/uk/cameras/nest-cam-indoor/overview/. [Accessed: 24-Nov-2017].</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4]</w:t>
          </w:r>
          <w:r w:rsidRPr="00F97574">
            <w:rPr>
              <w:rFonts w:ascii="Times New Roman" w:hAnsi="Times New Roman" w:cs="Times New Roman"/>
              <w:noProof/>
            </w:rPr>
            <w:tab/>
            <w:t xml:space="preserve">N. Suvonvorn, “A video analysis framework for surveillance system,” </w:t>
          </w:r>
          <w:r w:rsidRPr="00F97574">
            <w:rPr>
              <w:rFonts w:ascii="Times New Roman" w:hAnsi="Times New Roman" w:cs="Times New Roman"/>
              <w:i/>
              <w:iCs/>
              <w:noProof/>
            </w:rPr>
            <w:t>2008 IEEE 10th Work. Multimed. Signal Process.</w:t>
          </w:r>
          <w:r w:rsidRPr="00F97574">
            <w:rPr>
              <w:rFonts w:ascii="Times New Roman" w:hAnsi="Times New Roman" w:cs="Times New Roman"/>
              <w:noProof/>
            </w:rPr>
            <w:t>, pp. 867–871, 2008.</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5]</w:t>
          </w:r>
          <w:r w:rsidRPr="00F97574">
            <w:rPr>
              <w:rFonts w:ascii="Times New Roman" w:hAnsi="Times New Roman" w:cs="Times New Roman"/>
              <w:noProof/>
            </w:rPr>
            <w:tab/>
            <w:t xml:space="preserve">J. C. SanMiguel, J. Bescós, J. M. Martínez, and Á. García, “DiVA: A Distributed Video Analysis Framework Applied to Video-Surveillance Systems,” in </w:t>
          </w:r>
          <w:r w:rsidRPr="00F97574">
            <w:rPr>
              <w:rFonts w:ascii="Times New Roman" w:hAnsi="Times New Roman" w:cs="Times New Roman"/>
              <w:i/>
              <w:iCs/>
              <w:noProof/>
            </w:rPr>
            <w:t>International Workshop on Image Analysis for Multimedia Interactive Services (WIAMIS)</w:t>
          </w:r>
          <w:r w:rsidRPr="00F97574">
            <w:rPr>
              <w:rFonts w:ascii="Times New Roman" w:hAnsi="Times New Roman" w:cs="Times New Roman"/>
              <w:noProof/>
            </w:rPr>
            <w:t>, 2008, pp. 207–210.</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6]</w:t>
          </w:r>
          <w:r w:rsidRPr="00F97574">
            <w:rPr>
              <w:rFonts w:ascii="Times New Roman" w:hAnsi="Times New Roman" w:cs="Times New Roman"/>
              <w:noProof/>
            </w:rPr>
            <w:tab/>
            <w:t xml:space="preserve">W. Shi, J. Cao, Q. Zhang, Y. Li, and L. Xu, “Edge Computing: Vision and Challenges,” </w:t>
          </w:r>
          <w:r w:rsidRPr="00F97574">
            <w:rPr>
              <w:rFonts w:ascii="Times New Roman" w:hAnsi="Times New Roman" w:cs="Times New Roman"/>
              <w:i/>
              <w:iCs/>
              <w:noProof/>
            </w:rPr>
            <w:t>IEEE Internet Things J.</w:t>
          </w:r>
          <w:r w:rsidRPr="00F97574">
            <w:rPr>
              <w:rFonts w:ascii="Times New Roman" w:hAnsi="Times New Roman" w:cs="Times New Roman"/>
              <w:noProof/>
            </w:rPr>
            <w:t>, vol. 3, no. 5, pp. 637–646, 2016.</w:t>
          </w:r>
        </w:p>
        <w:p w:rsidR="00F97574" w:rsidRPr="00F97574" w:rsidRDefault="00F97574" w:rsidP="00F97574">
          <w:pPr>
            <w:widowControl w:val="0"/>
            <w:autoSpaceDE w:val="0"/>
            <w:autoSpaceDN w:val="0"/>
            <w:adjustRightInd w:val="0"/>
            <w:ind w:left="640" w:hanging="640"/>
            <w:rPr>
              <w:rFonts w:ascii="Times New Roman" w:hAnsi="Times New Roman" w:cs="Times New Roman"/>
              <w:noProof/>
            </w:rPr>
          </w:pPr>
          <w:r w:rsidRPr="00F97574">
            <w:rPr>
              <w:rFonts w:ascii="Times New Roman" w:hAnsi="Times New Roman" w:cs="Times New Roman"/>
              <w:noProof/>
            </w:rPr>
            <w:t>[17]</w:t>
          </w:r>
          <w:r w:rsidRPr="00F97574">
            <w:rPr>
              <w:rFonts w:ascii="Times New Roman" w:hAnsi="Times New Roman" w:cs="Times New Roman"/>
              <w:noProof/>
            </w:rPr>
            <w:tab/>
            <w:t xml:space="preserve">M. Armbrust, A. Fox, R. Griffith, A. Joseph, and RH, “Above the clouds: A Berkeley view of cloud computing,” </w:t>
          </w:r>
          <w:r w:rsidRPr="00F97574">
            <w:rPr>
              <w:rFonts w:ascii="Times New Roman" w:hAnsi="Times New Roman" w:cs="Times New Roman"/>
              <w:i/>
              <w:iCs/>
              <w:noProof/>
            </w:rPr>
            <w:t xml:space="preserve">Univ. California, Berkeley, Tech. Rep. UCB </w:t>
          </w:r>
          <w:r w:rsidRPr="00F97574">
            <w:rPr>
              <w:rFonts w:ascii="Times New Roman" w:hAnsi="Times New Roman" w:cs="Times New Roman"/>
              <w:noProof/>
            </w:rPr>
            <w:t>, pp. 07–013, 2009.</w:t>
          </w:r>
        </w:p>
        <w:p w:rsidR="00110C7E" w:rsidRDefault="006F38A3" w:rsidP="00E167A2">
          <w:pPr>
            <w:pStyle w:val="Bibliography"/>
            <w:ind w:left="0" w:firstLine="0"/>
          </w:pPr>
          <w:r>
            <w:fldChar w:fldCharType="end"/>
          </w:r>
        </w:p>
      </w:sdtContent>
    </w:sdt>
    <w:sectPr w:rsidR="00110C7E">
      <w:headerReference w:type="default" r:id="rId12"/>
      <w:headerReference w:type="first" r:id="rId13"/>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0559" w:rsidRDefault="00C70559">
      <w:pPr>
        <w:spacing w:line="240" w:lineRule="auto"/>
      </w:pPr>
      <w:r>
        <w:separator/>
      </w:r>
    </w:p>
  </w:endnote>
  <w:endnote w:type="continuationSeparator" w:id="0">
    <w:p w:rsidR="00C70559" w:rsidRDefault="00C705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0559" w:rsidRDefault="00C70559">
      <w:pPr>
        <w:spacing w:line="240" w:lineRule="auto"/>
      </w:pPr>
      <w:r>
        <w:separator/>
      </w:r>
    </w:p>
  </w:footnote>
  <w:footnote w:type="continuationSeparator" w:id="0">
    <w:p w:rsidR="00C70559" w:rsidRDefault="00C705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70559">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E7056C">
      <w:rPr>
        <w:rStyle w:val="Strong"/>
        <w:noProof/>
      </w:rPr>
      <w:t>11</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7056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3550F2E"/>
    <w:multiLevelType w:val="hybridMultilevel"/>
    <w:tmpl w:val="E91C6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2272"/>
    <w:rsid w:val="00001D41"/>
    <w:rsid w:val="000440F3"/>
    <w:rsid w:val="000B2272"/>
    <w:rsid w:val="00110C7E"/>
    <w:rsid w:val="001B3E07"/>
    <w:rsid w:val="00412F4C"/>
    <w:rsid w:val="0042593F"/>
    <w:rsid w:val="004A19CA"/>
    <w:rsid w:val="004A4FB3"/>
    <w:rsid w:val="00557BC5"/>
    <w:rsid w:val="00696724"/>
    <w:rsid w:val="006F38A3"/>
    <w:rsid w:val="008E11FF"/>
    <w:rsid w:val="00AA1EEC"/>
    <w:rsid w:val="00AA6FED"/>
    <w:rsid w:val="00AC4628"/>
    <w:rsid w:val="00C70559"/>
    <w:rsid w:val="00CB0858"/>
    <w:rsid w:val="00E167A2"/>
    <w:rsid w:val="00E7056C"/>
    <w:rsid w:val="00ED6660"/>
    <w:rsid w:val="00F75BDB"/>
    <w:rsid w:val="00F97463"/>
    <w:rsid w:val="00F975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96C237"/>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7AF2"/>
    <w:rsid w:val="001705BC"/>
    <w:rsid w:val="00AF0556"/>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CA4341-0D25-43C6-AA58-FDABCB10B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1</Pages>
  <Words>7727</Words>
  <Characters>4404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cp:lastModifiedBy>
  <cp:revision>8</cp:revision>
  <dcterms:created xsi:type="dcterms:W3CDTF">2018-03-17T10:27:00Z</dcterms:created>
  <dcterms:modified xsi:type="dcterms:W3CDTF">2018-03-17T14: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